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5B82F9" w14:textId="04981420" w:rsidR="000374FC" w:rsidRDefault="00854652" w:rsidP="000374FC">
      <w:pPr>
        <w:spacing w:line="140" w:lineRule="atLeast"/>
        <w:rPr>
          <w:rFonts w:ascii="Times New Roman" w:eastAsia="Times New Roman" w:hAnsi="Times New Roman" w:cs="Times New Roman"/>
          <w:b/>
          <w:color w:val="000000"/>
        </w:rPr>
      </w:pPr>
      <w:r w:rsidRPr="00854652">
        <w:rPr>
          <w:rFonts w:ascii="Times New Roman" w:eastAsia="Times New Roman" w:hAnsi="Times New Roman" w:cs="Times New Roman"/>
          <w:b/>
          <w:color w:val="000000"/>
        </w:rPr>
        <w:t>Suppl</w:t>
      </w:r>
      <w:r w:rsidR="00F935D3">
        <w:rPr>
          <w:rFonts w:ascii="Times New Roman" w:eastAsia="Times New Roman" w:hAnsi="Times New Roman" w:cs="Times New Roman"/>
          <w:b/>
          <w:color w:val="000000"/>
        </w:rPr>
        <w:t>emental</w:t>
      </w:r>
      <w:bookmarkStart w:id="0" w:name="_GoBack"/>
      <w:bookmarkEnd w:id="0"/>
      <w:r w:rsidRPr="00854652">
        <w:rPr>
          <w:rFonts w:ascii="Times New Roman" w:eastAsia="Times New Roman" w:hAnsi="Times New Roman" w:cs="Times New Roman"/>
          <w:b/>
          <w:color w:val="000000"/>
        </w:rPr>
        <w:t xml:space="preserve"> Table 28.</w:t>
      </w:r>
      <w:r w:rsidR="0078025A" w:rsidRPr="00854652">
        <w:rPr>
          <w:rFonts w:ascii="Times New Roman" w:eastAsia="Times New Roman" w:hAnsi="Times New Roman" w:cs="Times New Roman"/>
          <w:b/>
          <w:color w:val="000000"/>
        </w:rPr>
        <w:t xml:space="preserve">  Characteristics of Single Intervention Non-Pharmacologic</w:t>
      </w:r>
      <w:r w:rsidR="00540A97" w:rsidRPr="00854652">
        <w:rPr>
          <w:rFonts w:ascii="Times New Roman" w:eastAsia="Times New Roman" w:hAnsi="Times New Roman" w:cs="Times New Roman"/>
          <w:b/>
          <w:color w:val="000000"/>
        </w:rPr>
        <w:t xml:space="preserve"> Studies Focusing on Delirium Reduction</w:t>
      </w:r>
    </w:p>
    <w:p w14:paraId="225B82FA" w14:textId="77777777" w:rsidR="00783DE7" w:rsidRPr="00F03A18" w:rsidRDefault="00783DE7" w:rsidP="00783DE7">
      <w:pPr>
        <w:spacing w:after="0" w:line="240" w:lineRule="auto"/>
        <w:outlineLvl w:val="0"/>
        <w:rPr>
          <w:sz w:val="20"/>
          <w:szCs w:val="20"/>
        </w:rPr>
      </w:pPr>
      <w:r w:rsidRPr="00F03A18">
        <w:rPr>
          <w:sz w:val="20"/>
          <w:szCs w:val="20"/>
        </w:rPr>
        <w:t xml:space="preserve">.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42"/>
        <w:gridCol w:w="851"/>
        <w:gridCol w:w="1276"/>
        <w:gridCol w:w="1842"/>
        <w:gridCol w:w="1276"/>
        <w:gridCol w:w="3827"/>
        <w:gridCol w:w="2835"/>
        <w:gridCol w:w="993"/>
      </w:tblGrid>
      <w:tr w:rsidR="00783DE7" w:rsidRPr="00F03A18" w14:paraId="225B8304" w14:textId="77777777" w:rsidTr="00B07ED5">
        <w:tc>
          <w:tcPr>
            <w:tcW w:w="1242" w:type="dxa"/>
          </w:tcPr>
          <w:p w14:paraId="225B82FB" w14:textId="77777777" w:rsidR="00783DE7" w:rsidRPr="00F03A18" w:rsidRDefault="00783DE7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Author</w:t>
            </w:r>
          </w:p>
          <w:p w14:paraId="225B82FC" w14:textId="77777777" w:rsidR="00783DE7" w:rsidRPr="00F03A18" w:rsidRDefault="00783DE7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(year)</w:t>
            </w:r>
          </w:p>
        </w:tc>
        <w:tc>
          <w:tcPr>
            <w:tcW w:w="851" w:type="dxa"/>
          </w:tcPr>
          <w:p w14:paraId="225B82FD" w14:textId="77777777" w:rsidR="00783DE7" w:rsidRPr="00F03A18" w:rsidRDefault="00783DE7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Design</w:t>
            </w:r>
          </w:p>
        </w:tc>
        <w:tc>
          <w:tcPr>
            <w:tcW w:w="1276" w:type="dxa"/>
          </w:tcPr>
          <w:p w14:paraId="225B82FE" w14:textId="77777777" w:rsidR="00783DE7" w:rsidRPr="00F03A18" w:rsidRDefault="00783DE7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Population</w:t>
            </w:r>
          </w:p>
        </w:tc>
        <w:tc>
          <w:tcPr>
            <w:tcW w:w="1842" w:type="dxa"/>
          </w:tcPr>
          <w:p w14:paraId="225B82FF" w14:textId="77777777" w:rsidR="00783DE7" w:rsidRPr="00F03A18" w:rsidRDefault="00783DE7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Intervention</w:t>
            </w:r>
          </w:p>
        </w:tc>
        <w:tc>
          <w:tcPr>
            <w:tcW w:w="1276" w:type="dxa"/>
          </w:tcPr>
          <w:p w14:paraId="225B8300" w14:textId="77777777" w:rsidR="00783DE7" w:rsidRPr="00F03A18" w:rsidRDefault="00783DE7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 xml:space="preserve">Control </w:t>
            </w:r>
          </w:p>
        </w:tc>
        <w:tc>
          <w:tcPr>
            <w:tcW w:w="3827" w:type="dxa"/>
          </w:tcPr>
          <w:p w14:paraId="225B8301" w14:textId="77777777" w:rsidR="00783DE7" w:rsidRPr="00F03A18" w:rsidRDefault="00783DE7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Summary delirium related Results (intervention vs control)</w:t>
            </w:r>
          </w:p>
        </w:tc>
        <w:tc>
          <w:tcPr>
            <w:tcW w:w="2835" w:type="dxa"/>
          </w:tcPr>
          <w:p w14:paraId="225B8302" w14:textId="77777777" w:rsidR="00783DE7" w:rsidRPr="00F03A18" w:rsidRDefault="00783DE7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Limitations</w:t>
            </w:r>
          </w:p>
        </w:tc>
        <w:tc>
          <w:tcPr>
            <w:tcW w:w="993" w:type="dxa"/>
          </w:tcPr>
          <w:p w14:paraId="225B8303" w14:textId="77777777" w:rsidR="00783DE7" w:rsidRPr="00F03A18" w:rsidRDefault="00783DE7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Risk of bias</w:t>
            </w:r>
          </w:p>
        </w:tc>
      </w:tr>
      <w:tr w:rsidR="00783DE7" w:rsidRPr="00F03A18" w14:paraId="225B8314" w14:textId="77777777" w:rsidTr="00B07ED5">
        <w:tc>
          <w:tcPr>
            <w:tcW w:w="1242" w:type="dxa"/>
          </w:tcPr>
          <w:p w14:paraId="225B8305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Taguchi</w:t>
            </w:r>
          </w:p>
          <w:p w14:paraId="225B8306" w14:textId="77777777" w:rsidR="00783DE7" w:rsidRPr="00F03A18" w:rsidRDefault="00783DE7" w:rsidP="00415B5E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(2007)</w:t>
            </w:r>
            <w:r w:rsidR="00415B5E">
              <w:rPr>
                <w:sz w:val="20"/>
                <w:szCs w:val="20"/>
              </w:rPr>
              <w:t xml:space="preserve"> </w:t>
            </w:r>
            <w:r w:rsidR="00415B5E">
              <w:rPr>
                <w:sz w:val="20"/>
                <w:szCs w:val="20"/>
              </w:rPr>
              <w:fldChar w:fldCharType="begin"/>
            </w:r>
            <w:r w:rsidR="00415B5E">
              <w:rPr>
                <w:sz w:val="20"/>
                <w:szCs w:val="20"/>
              </w:rPr>
              <w:instrText xml:space="preserve"> ADDIN EN.CITE &lt;EndNote&gt;&lt;Cite&gt;&lt;Author&gt;Taguchi&lt;/Author&gt;&lt;Year&gt;2007&lt;/Year&gt;&lt;RecNum&gt;1838&lt;/RecNum&gt;&lt;DisplayText&gt;[1]&lt;/DisplayText&gt;&lt;record&gt;&lt;rec-number&gt;1838&lt;/rec-number&gt;&lt;foreign-keys&gt;&lt;key app="EN" db-id="v9razzrwmtv29zeet5tvadzm9d5dffdd0s55" timestamp="1507232808"&gt;1838&lt;/key&gt;&lt;/foreign-keys&gt;&lt;ref-type name="Journal Article"&gt;17&lt;/ref-type&gt;&lt;contributors&gt;&lt;authors&gt;&lt;author&gt;Taguchi, Toyoe&lt;/author&gt;&lt;author&gt;Yano, Masahiko&lt;/author&gt;&lt;author&gt;Kido, Yoshihiro&lt;/author&gt;&lt;/authors&gt;&lt;/contributors&gt;&lt;auth-address&gt;School of Nursing Science, Meiji University of Oriental Medicine, Kyoto 629-0392, Japan. toyoetagu@meiji-u.ac.jp&lt;/auth-address&gt;&lt;titles&gt;&lt;title&gt;Influence of bright light therapy on postoperative patients: a pilot study&lt;/title&gt;&lt;secondary-title&gt;Intensive Crit. Care Nurs.&lt;/secondary-title&gt;&lt;/titles&gt;&lt;periodical&gt;&lt;full-title&gt;Intensive Crit. Care Nurs.&lt;/full-title&gt;&lt;/periodical&gt;&lt;pages&gt;289-297&lt;/pages&gt;&lt;volume&gt;23&lt;/volume&gt;&lt;number&gt;5&lt;/number&gt;&lt;dates&gt;&lt;year&gt;2007&lt;/year&gt;&lt;pub-dates&gt;&lt;date&gt;2007/10&lt;/date&gt;&lt;/pub-dates&gt;&lt;/dates&gt;&lt;isbn&gt;0964-3397&lt;/isbn&gt;&lt;urls&gt;&lt;related-urls&gt;&lt;url&gt;http://dx.doi.org/10.1016/j.iccn.2007.04.004&lt;/url&gt;&lt;url&gt;https://www.ncbi.nlm.nih.gov/pubmed/17692522&lt;/url&gt;&lt;url&gt;https://linkinghub.elsevier.com/retrieve/pii/S0964-3397(07)00032-8&lt;/url&gt;&lt;/related-urls&gt;&lt;pdf-urls&gt;&lt;url&gt;All Papers/T/Taguchi et al. 2007 - Influence of bright light therapy on postoperative patients - a pilot study.pdf&lt;/url&gt;&lt;/pdf-urls&gt;&lt;/urls&gt;&lt;electronic-resource-num&gt;10.1016/j.iccn.2007.04.004&lt;/electronic-resource-num&gt;&lt;/record&gt;&lt;/Cite&gt;&lt;/EndNote&gt;</w:instrText>
            </w:r>
            <w:r w:rsidR="00415B5E">
              <w:rPr>
                <w:sz w:val="20"/>
                <w:szCs w:val="20"/>
              </w:rPr>
              <w:fldChar w:fldCharType="separate"/>
            </w:r>
            <w:r w:rsidR="00415B5E">
              <w:rPr>
                <w:noProof/>
                <w:sz w:val="20"/>
                <w:szCs w:val="20"/>
              </w:rPr>
              <w:t>[1]</w:t>
            </w:r>
            <w:r w:rsidR="00415B5E">
              <w:rPr>
                <w:sz w:val="20"/>
                <w:szCs w:val="20"/>
              </w:rPr>
              <w:fldChar w:fldCharType="end"/>
            </w:r>
            <w:r w:rsidR="00415B5E" w:rsidRPr="00F03A18">
              <w:rPr>
                <w:sz w:val="20"/>
                <w:szCs w:val="20"/>
              </w:rPr>
              <w:t xml:space="preserve"> </w:t>
            </w:r>
          </w:p>
        </w:tc>
        <w:tc>
          <w:tcPr>
            <w:tcW w:w="851" w:type="dxa"/>
          </w:tcPr>
          <w:p w14:paraId="225B8307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RCT</w:t>
            </w:r>
          </w:p>
        </w:tc>
        <w:tc>
          <w:tcPr>
            <w:tcW w:w="1276" w:type="dxa"/>
          </w:tcPr>
          <w:p w14:paraId="225B8308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Surgical ICU (esophageal cancer operation)</w:t>
            </w:r>
          </w:p>
        </w:tc>
        <w:tc>
          <w:tcPr>
            <w:tcW w:w="1842" w:type="dxa"/>
          </w:tcPr>
          <w:p w14:paraId="225B8309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6</w:t>
            </w:r>
          </w:p>
          <w:p w14:paraId="225B830A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Bright Light Therapy (BLT of 5000Lux)</w:t>
            </w:r>
          </w:p>
        </w:tc>
        <w:tc>
          <w:tcPr>
            <w:tcW w:w="1276" w:type="dxa"/>
          </w:tcPr>
          <w:p w14:paraId="225B830B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N=5    </w:t>
            </w:r>
          </w:p>
          <w:p w14:paraId="225B830C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No BLT     </w:t>
            </w:r>
          </w:p>
        </w:tc>
        <w:tc>
          <w:tcPr>
            <w:tcW w:w="3827" w:type="dxa"/>
          </w:tcPr>
          <w:p w14:paraId="225B830D" w14:textId="77777777" w:rsidR="00783DE7" w:rsidRPr="00F03A18" w:rsidRDefault="00783DE7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Delirium: 17% vs. 40%; </w:t>
            </w:r>
            <w:r w:rsidRPr="00F03A18">
              <w:rPr>
                <w:i/>
                <w:sz w:val="20"/>
                <w:szCs w:val="20"/>
              </w:rPr>
              <w:t>p=0.42</w:t>
            </w:r>
            <w:r w:rsidRPr="00F03A18">
              <w:rPr>
                <w:sz w:val="20"/>
                <w:szCs w:val="20"/>
              </w:rPr>
              <w:t xml:space="preserve"> (using NEECHAM)</w:t>
            </w:r>
          </w:p>
        </w:tc>
        <w:tc>
          <w:tcPr>
            <w:tcW w:w="2835" w:type="dxa"/>
          </w:tcPr>
          <w:p w14:paraId="225B830E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small sample size</w:t>
            </w:r>
          </w:p>
          <w:p w14:paraId="225B830F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no intention to treat analysis</w:t>
            </w:r>
          </w:p>
          <w:p w14:paraId="225B8310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no clear inclusion/exclusion criteria reported</w:t>
            </w:r>
          </w:p>
          <w:p w14:paraId="225B8311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significant loss to follow-up</w:t>
            </w:r>
          </w:p>
          <w:p w14:paraId="225B8312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used a not recommended  ICU delirium assessment tool</w:t>
            </w:r>
          </w:p>
        </w:tc>
        <w:tc>
          <w:tcPr>
            <w:tcW w:w="993" w:type="dxa"/>
          </w:tcPr>
          <w:p w14:paraId="225B8313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High risk</w:t>
            </w:r>
          </w:p>
        </w:tc>
      </w:tr>
      <w:tr w:rsidR="00783DE7" w:rsidRPr="00F03A18" w14:paraId="225B8325" w14:textId="77777777" w:rsidTr="00B07ED5">
        <w:tc>
          <w:tcPr>
            <w:tcW w:w="1242" w:type="dxa"/>
          </w:tcPr>
          <w:p w14:paraId="225B8315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Ono</w:t>
            </w:r>
          </w:p>
          <w:p w14:paraId="225B8316" w14:textId="77777777" w:rsidR="00783DE7" w:rsidRPr="00F03A18" w:rsidRDefault="00783DE7" w:rsidP="00415B5E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(2011) </w:t>
            </w:r>
            <w:r w:rsidR="00BF5395" w:rsidRPr="00F03A18">
              <w:rPr>
                <w:sz w:val="20"/>
                <w:szCs w:val="20"/>
              </w:rPr>
              <w:fldChar w:fldCharType="begin"/>
            </w:r>
            <w:r w:rsidR="00415B5E">
              <w:rPr>
                <w:sz w:val="20"/>
                <w:szCs w:val="20"/>
              </w:rPr>
              <w:instrText xml:space="preserve"> ADDIN EN.CITE &lt;EndNote&gt;&lt;Cite&gt;&lt;Author&gt;Ono&lt;/Author&gt;&lt;Year&gt;2011&lt;/Year&gt;&lt;RecNum&gt;2298&lt;/RecNum&gt;&lt;DisplayText&gt;[2]&lt;/DisplayText&gt;&lt;record&gt;&lt;rec-number&gt;2298&lt;/rec-number&gt;&lt;foreign-keys&gt;&lt;key app="EN" db-id="za29sfz5ad9vtiewx5dxf0wm0esawr9pas0p" timestamp="1477734444"&gt;2298&lt;/key&gt;&lt;/foreign-keys&gt;&lt;ref-type name="Journal Article"&gt;17&lt;/ref-type&gt;&lt;contributors&gt;&lt;authors&gt;&lt;author&gt;Ono, H.&lt;/author&gt;&lt;author&gt;Taguchi, T.&lt;/author&gt;&lt;author&gt;Kido, Y.&lt;/author&gt;&lt;author&gt;Fujino, Y.&lt;/author&gt;&lt;author&gt;Doki, Y.&lt;/author&gt;&lt;/authors&gt;&lt;/contributors&gt;&lt;auth-address&gt;Osaka University Hospital, Yamadaoka, Suita-shi, Japan. h-ono@mx5.canvas.ne.jp&lt;/auth-address&gt;&lt;titles&gt;&lt;title&gt;The usefulness of bright light therapy for patients after oesophagectomy&lt;/title&gt;&lt;secondary-title&gt;Intensive Crit Care Nurs&lt;/secondary-title&gt;&lt;alt-title&gt;Intensive &amp;amp; critical care nursing&lt;/alt-title&gt;&lt;/titles&gt;&lt;periodical&gt;&lt;full-title&gt;Intensive Crit Care Nurs&lt;/full-title&gt;&lt;abbr-1&gt;Intensive &amp;amp; critical care nursing : the official journal of the British Association of Critical Care Nurses&lt;/abbr-1&gt;&lt;/periodical&gt;&lt;pages&gt;158-66&lt;/pages&gt;&lt;volume&gt;27&lt;/volume&gt;&lt;number&gt;3&lt;/number&gt;&lt;keywords&gt;&lt;keyword&gt;Aged&lt;/keyword&gt;&lt;keyword&gt;Arrhythmias, Cardiac/etiology/prevention &amp;amp; control&lt;/keyword&gt;&lt;keyword&gt;Autonomic Nervous System/physiopathology&lt;/keyword&gt;&lt;keyword&gt;Circadian Rhythm&lt;/keyword&gt;&lt;keyword&gt;Delirium/etiology/prevention &amp;amp; control&lt;/keyword&gt;&lt;keyword&gt;*Esophagectomy&lt;/keyword&gt;&lt;keyword&gt;Heart Rate&lt;/keyword&gt;&lt;keyword&gt;Humans&lt;/keyword&gt;&lt;keyword&gt;Middle Aged&lt;/keyword&gt;&lt;keyword&gt;Motor Activity&lt;/keyword&gt;&lt;keyword&gt;*Phototherapy&lt;/keyword&gt;&lt;keyword&gt;Postoperative Complications/*prevention &amp;amp; control&lt;/keyword&gt;&lt;keyword&gt;Sleep/physiology&lt;/keyword&gt;&lt;/keywords&gt;&lt;dates&gt;&lt;year&gt;2011&lt;/year&gt;&lt;pub-dates&gt;&lt;date&gt;Jun&lt;/date&gt;&lt;/pub-dates&gt;&lt;/dates&gt;&lt;isbn&gt;1532-4036 (Electronic)&amp;#xD;0964-3397 (Linking)&lt;/isbn&gt;&lt;accession-num&gt;21511473&lt;/accession-num&gt;&lt;urls&gt;&lt;related-urls&gt;&lt;url&gt;http://www.ncbi.nlm.nih.gov/pubmed/21511473&lt;/url&gt;&lt;/related-urls&gt;&lt;/urls&gt;&lt;electronic-resource-num&gt;10.1016/j.iccn.2011.03.003&lt;/electronic-resource-num&gt;&lt;/record&gt;&lt;/Cite&gt;&lt;/EndNote&gt;</w:instrText>
            </w:r>
            <w:r w:rsidR="00BF5395" w:rsidRPr="00F03A18">
              <w:rPr>
                <w:sz w:val="20"/>
                <w:szCs w:val="20"/>
              </w:rPr>
              <w:fldChar w:fldCharType="separate"/>
            </w:r>
            <w:r w:rsidR="00415B5E">
              <w:rPr>
                <w:noProof/>
                <w:sz w:val="20"/>
                <w:szCs w:val="20"/>
              </w:rPr>
              <w:t>[2]</w:t>
            </w:r>
            <w:r w:rsidR="00BF5395" w:rsidRPr="00F03A18">
              <w:rPr>
                <w:sz w:val="20"/>
                <w:szCs w:val="20"/>
              </w:rPr>
              <w:fldChar w:fldCharType="end"/>
            </w:r>
          </w:p>
        </w:tc>
        <w:tc>
          <w:tcPr>
            <w:tcW w:w="851" w:type="dxa"/>
          </w:tcPr>
          <w:p w14:paraId="225B8317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RCT</w:t>
            </w:r>
          </w:p>
        </w:tc>
        <w:tc>
          <w:tcPr>
            <w:tcW w:w="1276" w:type="dxa"/>
          </w:tcPr>
          <w:p w14:paraId="225B8318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Surgical ICU (esophageal cancer operation)</w:t>
            </w:r>
          </w:p>
        </w:tc>
        <w:tc>
          <w:tcPr>
            <w:tcW w:w="1842" w:type="dxa"/>
          </w:tcPr>
          <w:p w14:paraId="225B8319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10</w:t>
            </w:r>
          </w:p>
          <w:p w14:paraId="225B831A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Bright Light Therapy (BLT of 5000Lux)</w:t>
            </w:r>
          </w:p>
        </w:tc>
        <w:tc>
          <w:tcPr>
            <w:tcW w:w="1276" w:type="dxa"/>
          </w:tcPr>
          <w:p w14:paraId="225B831B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N=12 </w:t>
            </w:r>
          </w:p>
          <w:p w14:paraId="225B831C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No BLT     </w:t>
            </w:r>
          </w:p>
        </w:tc>
        <w:tc>
          <w:tcPr>
            <w:tcW w:w="3827" w:type="dxa"/>
          </w:tcPr>
          <w:p w14:paraId="225B831D" w14:textId="77777777" w:rsidR="00783DE7" w:rsidRDefault="00783DE7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elirium: 10% vs. 42% (using NEECHAM) </w:t>
            </w:r>
            <w:r w:rsidRPr="00F03A18">
              <w:rPr>
                <w:i/>
                <w:sz w:val="20"/>
                <w:szCs w:val="20"/>
              </w:rPr>
              <w:t>= not significant</w:t>
            </w:r>
          </w:p>
          <w:p w14:paraId="225B831E" w14:textId="77777777" w:rsidR="00783DE7" w:rsidRPr="00170F99" w:rsidRDefault="00783DE7" w:rsidP="00B07ED5">
            <w:pPr>
              <w:rPr>
                <w:i/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- LOS-ICU: 5days vs. 4.1days; </w:t>
            </w:r>
            <w:r>
              <w:rPr>
                <w:i/>
                <w:sz w:val="20"/>
                <w:szCs w:val="20"/>
              </w:rPr>
              <w:t>p=0.22</w:t>
            </w:r>
          </w:p>
        </w:tc>
        <w:tc>
          <w:tcPr>
            <w:tcW w:w="2835" w:type="dxa"/>
          </w:tcPr>
          <w:p w14:paraId="225B831F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small sample size</w:t>
            </w:r>
          </w:p>
          <w:p w14:paraId="225B8320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no intention to treat analysis </w:t>
            </w:r>
          </w:p>
          <w:p w14:paraId="225B8321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significant loss to follow-up</w:t>
            </w:r>
          </w:p>
          <w:p w14:paraId="225B8322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no clear inclusion/exclusion criteria reported</w:t>
            </w:r>
          </w:p>
          <w:p w14:paraId="225B8323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used a not recommended  ICU delirium assessment tool</w:t>
            </w:r>
          </w:p>
        </w:tc>
        <w:tc>
          <w:tcPr>
            <w:tcW w:w="993" w:type="dxa"/>
          </w:tcPr>
          <w:p w14:paraId="225B8324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High risk</w:t>
            </w:r>
          </w:p>
        </w:tc>
      </w:tr>
      <w:tr w:rsidR="00783DE7" w:rsidRPr="00F03A18" w14:paraId="225B8337" w14:textId="77777777" w:rsidTr="00B07ED5">
        <w:tc>
          <w:tcPr>
            <w:tcW w:w="1242" w:type="dxa"/>
          </w:tcPr>
          <w:p w14:paraId="225B8326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Simons</w:t>
            </w:r>
          </w:p>
          <w:p w14:paraId="225B8327" w14:textId="77777777" w:rsidR="00783DE7" w:rsidRPr="00F03A18" w:rsidRDefault="00783DE7" w:rsidP="00415B5E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(2016) </w:t>
            </w:r>
            <w:r w:rsidR="00BF5395" w:rsidRPr="00F03A18">
              <w:rPr>
                <w:sz w:val="20"/>
                <w:szCs w:val="20"/>
              </w:rPr>
              <w:fldChar w:fldCharType="begin">
                <w:fldData xml:space="preserve">PEVuZE5vdGU+PENpdGU+PEF1dGhvcj5TaW1vbnM8L0F1dGhvcj48WWVhcj4yMDE2PC9ZZWFyPjxS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</w:fldData>
              </w:fldChar>
            </w:r>
            <w:r w:rsidR="00415B5E">
              <w:rPr>
                <w:sz w:val="20"/>
                <w:szCs w:val="20"/>
              </w:rPr>
              <w:instrText xml:space="preserve"> ADDIN EN.CITE </w:instrText>
            </w:r>
            <w:r w:rsidR="00415B5E">
              <w:rPr>
                <w:sz w:val="20"/>
                <w:szCs w:val="20"/>
              </w:rPr>
              <w:fldChar w:fldCharType="begin">
                <w:fldData xml:space="preserve">PEVuZE5vdGU+PENpdGU+PEF1dGhvcj5TaW1vbnM8L0F1dGhvcj48WWVhcj4yMDE2PC9ZZWFyPjxS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</w:fldData>
              </w:fldChar>
            </w:r>
            <w:r w:rsidR="00415B5E">
              <w:rPr>
                <w:sz w:val="20"/>
                <w:szCs w:val="20"/>
              </w:rPr>
              <w:instrText xml:space="preserve"> ADDIN EN.CITE.DATA </w:instrText>
            </w:r>
            <w:r w:rsidR="00415B5E">
              <w:rPr>
                <w:sz w:val="20"/>
                <w:szCs w:val="20"/>
              </w:rPr>
            </w:r>
            <w:r w:rsidR="00415B5E">
              <w:rPr>
                <w:sz w:val="20"/>
                <w:szCs w:val="20"/>
              </w:rPr>
              <w:fldChar w:fldCharType="end"/>
            </w:r>
            <w:r w:rsidR="00BF5395" w:rsidRPr="00F03A18">
              <w:rPr>
                <w:sz w:val="20"/>
                <w:szCs w:val="20"/>
              </w:rPr>
            </w:r>
            <w:r w:rsidR="00BF5395" w:rsidRPr="00F03A18">
              <w:rPr>
                <w:sz w:val="20"/>
                <w:szCs w:val="20"/>
              </w:rPr>
              <w:fldChar w:fldCharType="separate"/>
            </w:r>
            <w:r w:rsidR="00415B5E">
              <w:rPr>
                <w:noProof/>
                <w:sz w:val="20"/>
                <w:szCs w:val="20"/>
              </w:rPr>
              <w:t>[3]</w:t>
            </w:r>
            <w:r w:rsidR="00BF5395" w:rsidRPr="00F03A18">
              <w:rPr>
                <w:sz w:val="20"/>
                <w:szCs w:val="20"/>
              </w:rPr>
              <w:fldChar w:fldCharType="end"/>
            </w:r>
          </w:p>
        </w:tc>
        <w:tc>
          <w:tcPr>
            <w:tcW w:w="851" w:type="dxa"/>
          </w:tcPr>
          <w:p w14:paraId="225B8328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RCT</w:t>
            </w:r>
          </w:p>
        </w:tc>
        <w:tc>
          <w:tcPr>
            <w:tcW w:w="1276" w:type="dxa"/>
          </w:tcPr>
          <w:p w14:paraId="225B8329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Mixed ICU</w:t>
            </w:r>
          </w:p>
        </w:tc>
        <w:tc>
          <w:tcPr>
            <w:tcW w:w="1842" w:type="dxa"/>
          </w:tcPr>
          <w:p w14:paraId="225B832A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361</w:t>
            </w:r>
          </w:p>
          <w:p w14:paraId="225B832B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Dynamic Light Therapy (DLA of 1700Lux)</w:t>
            </w:r>
          </w:p>
        </w:tc>
        <w:tc>
          <w:tcPr>
            <w:tcW w:w="1276" w:type="dxa"/>
          </w:tcPr>
          <w:p w14:paraId="225B832C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373</w:t>
            </w:r>
          </w:p>
          <w:p w14:paraId="225B832D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o DLA</w:t>
            </w:r>
          </w:p>
        </w:tc>
        <w:tc>
          <w:tcPr>
            <w:tcW w:w="3827" w:type="dxa"/>
          </w:tcPr>
          <w:p w14:paraId="225B832E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elirium: 38% vs. 33%; </w:t>
            </w:r>
            <w:r w:rsidRPr="00F03A18">
              <w:rPr>
                <w:i/>
                <w:sz w:val="20"/>
                <w:szCs w:val="20"/>
              </w:rPr>
              <w:t>p=0.16</w:t>
            </w:r>
            <w:r w:rsidRPr="00F03A18">
              <w:rPr>
                <w:sz w:val="20"/>
                <w:szCs w:val="20"/>
              </w:rPr>
              <w:t xml:space="preserve"> (using CAM-ICU)</w:t>
            </w:r>
          </w:p>
          <w:p w14:paraId="225B832F" w14:textId="77777777" w:rsidR="00783DE7" w:rsidRPr="00F03A18" w:rsidRDefault="00783DE7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28-days delirium-coma-free days: 26days vs. 27days; </w:t>
            </w:r>
            <w:r w:rsidRPr="00F03A18">
              <w:rPr>
                <w:i/>
                <w:sz w:val="20"/>
                <w:szCs w:val="20"/>
              </w:rPr>
              <w:t>p=0.29</w:t>
            </w:r>
          </w:p>
          <w:p w14:paraId="225B8330" w14:textId="77777777" w:rsidR="00783DE7" w:rsidRPr="00F03A18" w:rsidRDefault="00783DE7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uration of delirium: 2days vs. 2days; </w:t>
            </w:r>
            <w:r w:rsidRPr="00F03A18">
              <w:rPr>
                <w:i/>
                <w:sz w:val="20"/>
                <w:szCs w:val="20"/>
              </w:rPr>
              <w:t>p=0.87</w:t>
            </w:r>
          </w:p>
          <w:p w14:paraId="225B8331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Time to onset delirium: 3days vs. 2days; </w:t>
            </w:r>
            <w:r w:rsidRPr="00F03A18">
              <w:rPr>
                <w:i/>
                <w:sz w:val="20"/>
                <w:szCs w:val="20"/>
              </w:rPr>
              <w:t>p=0.61</w:t>
            </w:r>
          </w:p>
          <w:p w14:paraId="225B8332" w14:textId="77777777" w:rsidR="00783DE7" w:rsidRPr="00F03A18" w:rsidRDefault="00783DE7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LOS-ICU: 4days vs 4days;</w:t>
            </w:r>
            <w:r w:rsidRPr="00F03A18">
              <w:rPr>
                <w:i/>
                <w:sz w:val="20"/>
                <w:szCs w:val="20"/>
              </w:rPr>
              <w:t>p=0.82</w:t>
            </w:r>
          </w:p>
          <w:p w14:paraId="225B8333" w14:textId="77777777" w:rsidR="00783DE7" w:rsidRPr="00F03A18" w:rsidRDefault="00783DE7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LOS-Hospital: 15days vs 16days; </w:t>
            </w:r>
            <w:r w:rsidRPr="00F03A18">
              <w:rPr>
                <w:i/>
                <w:sz w:val="20"/>
                <w:szCs w:val="20"/>
              </w:rPr>
              <w:t>p=0.84</w:t>
            </w:r>
          </w:p>
          <w:p w14:paraId="225B8334" w14:textId="77777777" w:rsidR="00783DE7" w:rsidRPr="00F03A18" w:rsidRDefault="00783DE7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i/>
                <w:sz w:val="20"/>
                <w:szCs w:val="20"/>
              </w:rPr>
              <w:t>-</w:t>
            </w:r>
            <w:r w:rsidRPr="00F03A18">
              <w:rPr>
                <w:sz w:val="20"/>
                <w:szCs w:val="20"/>
              </w:rPr>
              <w:t xml:space="preserve"> Hospital mortality: 18% vs 20%;</w:t>
            </w:r>
            <w:r w:rsidRPr="00F03A18">
              <w:rPr>
                <w:i/>
                <w:sz w:val="20"/>
                <w:szCs w:val="20"/>
              </w:rPr>
              <w:t xml:space="preserve"> p=0.66</w:t>
            </w:r>
          </w:p>
        </w:tc>
        <w:tc>
          <w:tcPr>
            <w:tcW w:w="2835" w:type="dxa"/>
          </w:tcPr>
          <w:p w14:paraId="225B8335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</w:t>
            </w:r>
            <w:proofErr w:type="gramStart"/>
            <w:r w:rsidRPr="00F03A18">
              <w:rPr>
                <w:sz w:val="20"/>
                <w:szCs w:val="20"/>
              </w:rPr>
              <w:t>sufficient amount of</w:t>
            </w:r>
            <w:proofErr w:type="gramEnd"/>
            <w:r w:rsidRPr="00F03A18">
              <w:rPr>
                <w:sz w:val="20"/>
                <w:szCs w:val="20"/>
              </w:rPr>
              <w:t xml:space="preserve"> light exposition in dose and exposure?</w:t>
            </w:r>
          </w:p>
        </w:tc>
        <w:tc>
          <w:tcPr>
            <w:tcW w:w="993" w:type="dxa"/>
          </w:tcPr>
          <w:p w14:paraId="225B8336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Low risk</w:t>
            </w:r>
          </w:p>
        </w:tc>
      </w:tr>
      <w:tr w:rsidR="00783DE7" w:rsidRPr="00F03A18" w14:paraId="225B834A" w14:textId="77777777" w:rsidTr="00B07ED5">
        <w:tc>
          <w:tcPr>
            <w:tcW w:w="1242" w:type="dxa"/>
          </w:tcPr>
          <w:p w14:paraId="225B8338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Black</w:t>
            </w:r>
          </w:p>
          <w:p w14:paraId="225B8339" w14:textId="77777777" w:rsidR="00783DE7" w:rsidRPr="00F03A18" w:rsidRDefault="00783DE7" w:rsidP="00415B5E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(2011) </w:t>
            </w:r>
            <w:r w:rsidR="00BF5395" w:rsidRPr="00F03A18">
              <w:rPr>
                <w:sz w:val="20"/>
                <w:szCs w:val="20"/>
              </w:rPr>
              <w:fldChar w:fldCharType="begin">
                <w:fldData xml:space="preserve">PEVuZE5vdGU+PENpdGU+PEF1dGhvcj5CbGFjazwvQXV0aG9yPjxZZWFyPjIwMTE8L1llYXI+PFJl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</w:fldData>
              </w:fldChar>
            </w:r>
            <w:r w:rsidR="00415B5E">
              <w:rPr>
                <w:sz w:val="20"/>
                <w:szCs w:val="20"/>
              </w:rPr>
              <w:instrText xml:space="preserve"> ADDIN EN.CITE </w:instrText>
            </w:r>
            <w:r w:rsidR="00415B5E">
              <w:rPr>
                <w:sz w:val="20"/>
                <w:szCs w:val="20"/>
              </w:rPr>
              <w:fldChar w:fldCharType="begin">
                <w:fldData xml:space="preserve">PEVuZE5vdGU+PENpdGU+PEF1dGhvcj5CbGFjazwvQXV0aG9yPjxZZWFyPjIwMTE8L1llYXI+PFJl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</w:fldData>
              </w:fldChar>
            </w:r>
            <w:r w:rsidR="00415B5E">
              <w:rPr>
                <w:sz w:val="20"/>
                <w:szCs w:val="20"/>
              </w:rPr>
              <w:instrText xml:space="preserve"> ADDIN EN.CITE.DATA </w:instrText>
            </w:r>
            <w:r w:rsidR="00415B5E">
              <w:rPr>
                <w:sz w:val="20"/>
                <w:szCs w:val="20"/>
              </w:rPr>
            </w:r>
            <w:r w:rsidR="00415B5E">
              <w:rPr>
                <w:sz w:val="20"/>
                <w:szCs w:val="20"/>
              </w:rPr>
              <w:fldChar w:fldCharType="end"/>
            </w:r>
            <w:r w:rsidR="00BF5395" w:rsidRPr="00F03A18">
              <w:rPr>
                <w:sz w:val="20"/>
                <w:szCs w:val="20"/>
              </w:rPr>
            </w:r>
            <w:r w:rsidR="00BF5395" w:rsidRPr="00F03A18">
              <w:rPr>
                <w:sz w:val="20"/>
                <w:szCs w:val="20"/>
              </w:rPr>
              <w:fldChar w:fldCharType="separate"/>
            </w:r>
            <w:r w:rsidR="00415B5E">
              <w:rPr>
                <w:noProof/>
                <w:sz w:val="20"/>
                <w:szCs w:val="20"/>
              </w:rPr>
              <w:t>[4]</w:t>
            </w:r>
            <w:r w:rsidR="00BF5395" w:rsidRPr="00F03A18">
              <w:rPr>
                <w:sz w:val="20"/>
                <w:szCs w:val="20"/>
              </w:rPr>
              <w:fldChar w:fldCharType="end"/>
            </w:r>
          </w:p>
        </w:tc>
        <w:tc>
          <w:tcPr>
            <w:tcW w:w="851" w:type="dxa"/>
          </w:tcPr>
          <w:p w14:paraId="225B833A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Before-after</w:t>
            </w:r>
          </w:p>
        </w:tc>
        <w:tc>
          <w:tcPr>
            <w:tcW w:w="1276" w:type="dxa"/>
          </w:tcPr>
          <w:p w14:paraId="225B833B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Mixed ICU</w:t>
            </w:r>
          </w:p>
        </w:tc>
        <w:tc>
          <w:tcPr>
            <w:tcW w:w="1842" w:type="dxa"/>
          </w:tcPr>
          <w:p w14:paraId="225B833C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69</w:t>
            </w:r>
          </w:p>
          <w:p w14:paraId="225B833D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urse-facilitated family participation</w:t>
            </w:r>
          </w:p>
        </w:tc>
        <w:tc>
          <w:tcPr>
            <w:tcW w:w="1276" w:type="dxa"/>
          </w:tcPr>
          <w:p w14:paraId="225B833E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69</w:t>
            </w:r>
          </w:p>
          <w:p w14:paraId="225B833F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Usual care </w:t>
            </w:r>
          </w:p>
          <w:p w14:paraId="225B8340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 </w:t>
            </w:r>
          </w:p>
        </w:tc>
        <w:tc>
          <w:tcPr>
            <w:tcW w:w="3827" w:type="dxa"/>
          </w:tcPr>
          <w:p w14:paraId="225B8341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elirium: 29% vs. 77% (using ICDSC); </w:t>
            </w:r>
            <w:r w:rsidRPr="00F03A18">
              <w:rPr>
                <w:i/>
                <w:sz w:val="20"/>
                <w:szCs w:val="20"/>
              </w:rPr>
              <w:t>p=NS</w:t>
            </w:r>
            <w:r w:rsidRPr="00F03A18">
              <w:rPr>
                <w:sz w:val="20"/>
                <w:szCs w:val="20"/>
              </w:rPr>
              <w:t xml:space="preserve"> </w:t>
            </w:r>
          </w:p>
          <w:p w14:paraId="225B8342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Psychological recovery scores (significant lower in intervention group at all 3 time points compared with control group)</w:t>
            </w:r>
          </w:p>
          <w:p w14:paraId="225B8343" w14:textId="77777777" w:rsidR="00783DE7" w:rsidRPr="00F03A18" w:rsidRDefault="00783DE7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LOS-ICU: 10.2days vs 15.3days; </w:t>
            </w:r>
            <w:r w:rsidRPr="00F03A18">
              <w:rPr>
                <w:i/>
                <w:sz w:val="20"/>
                <w:szCs w:val="20"/>
              </w:rPr>
              <w:t>p=NS</w:t>
            </w:r>
          </w:p>
        </w:tc>
        <w:tc>
          <w:tcPr>
            <w:tcW w:w="2835" w:type="dxa"/>
          </w:tcPr>
          <w:p w14:paraId="225B8344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before-after study</w:t>
            </w:r>
          </w:p>
          <w:p w14:paraId="225B8345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no intention to treat analysis</w:t>
            </w:r>
          </w:p>
          <w:p w14:paraId="225B8346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significant loss to follow-up</w:t>
            </w:r>
          </w:p>
          <w:p w14:paraId="225B8347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intervention difficult to externally validate and extrapolate</w:t>
            </w:r>
          </w:p>
          <w:p w14:paraId="225B8348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publication 6 years after data collection </w:t>
            </w:r>
          </w:p>
        </w:tc>
        <w:tc>
          <w:tcPr>
            <w:tcW w:w="993" w:type="dxa"/>
          </w:tcPr>
          <w:p w14:paraId="225B8349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High risk</w:t>
            </w:r>
          </w:p>
        </w:tc>
      </w:tr>
      <w:tr w:rsidR="00783DE7" w:rsidRPr="00F03A18" w14:paraId="225B8359" w14:textId="77777777" w:rsidTr="00B07ED5">
        <w:tc>
          <w:tcPr>
            <w:tcW w:w="1242" w:type="dxa"/>
          </w:tcPr>
          <w:p w14:paraId="225B834B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lastRenderedPageBreak/>
              <w:t xml:space="preserve">Lee </w:t>
            </w:r>
          </w:p>
          <w:p w14:paraId="225B834C" w14:textId="77777777" w:rsidR="00783DE7" w:rsidRPr="00F03A18" w:rsidRDefault="00783DE7" w:rsidP="00415B5E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(2013) </w:t>
            </w:r>
            <w:r w:rsidR="00BF5395" w:rsidRPr="00F03A18">
              <w:rPr>
                <w:sz w:val="20"/>
                <w:szCs w:val="20"/>
              </w:rPr>
              <w:fldChar w:fldCharType="begin">
                <w:fldData xml:space="preserve">PEVuZE5vdGU+PENpdGU+PEF1dGhvcj5MZWU8L0F1dGhvcj48WWVhcj4yMDEzPC9ZZWFyPjxSZWNO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</w:fldData>
              </w:fldChar>
            </w:r>
            <w:r w:rsidR="00415B5E">
              <w:rPr>
                <w:sz w:val="20"/>
                <w:szCs w:val="20"/>
              </w:rPr>
              <w:instrText xml:space="preserve"> ADDIN EN.CITE </w:instrText>
            </w:r>
            <w:r w:rsidR="00415B5E">
              <w:rPr>
                <w:sz w:val="20"/>
                <w:szCs w:val="20"/>
              </w:rPr>
              <w:fldChar w:fldCharType="begin">
                <w:fldData xml:space="preserve">PEVuZE5vdGU+PENpdGU+PEF1dGhvcj5MZWU8L0F1dGhvcj48WWVhcj4yMDEzPC9ZZWFyPjxSZWNO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</w:fldData>
              </w:fldChar>
            </w:r>
            <w:r w:rsidR="00415B5E">
              <w:rPr>
                <w:sz w:val="20"/>
                <w:szCs w:val="20"/>
              </w:rPr>
              <w:instrText xml:space="preserve"> ADDIN EN.CITE.DATA </w:instrText>
            </w:r>
            <w:r w:rsidR="00415B5E">
              <w:rPr>
                <w:sz w:val="20"/>
                <w:szCs w:val="20"/>
              </w:rPr>
            </w:r>
            <w:r w:rsidR="00415B5E">
              <w:rPr>
                <w:sz w:val="20"/>
                <w:szCs w:val="20"/>
              </w:rPr>
              <w:fldChar w:fldCharType="end"/>
            </w:r>
            <w:r w:rsidR="00BF5395" w:rsidRPr="00F03A18">
              <w:rPr>
                <w:sz w:val="20"/>
                <w:szCs w:val="20"/>
              </w:rPr>
            </w:r>
            <w:r w:rsidR="00BF5395" w:rsidRPr="00F03A18">
              <w:rPr>
                <w:sz w:val="20"/>
                <w:szCs w:val="20"/>
              </w:rPr>
              <w:fldChar w:fldCharType="separate"/>
            </w:r>
            <w:r w:rsidR="00415B5E">
              <w:rPr>
                <w:noProof/>
                <w:sz w:val="20"/>
                <w:szCs w:val="20"/>
              </w:rPr>
              <w:t>[5]</w:t>
            </w:r>
            <w:r w:rsidR="00BF5395" w:rsidRPr="00F03A18">
              <w:rPr>
                <w:sz w:val="20"/>
                <w:szCs w:val="20"/>
              </w:rPr>
              <w:fldChar w:fldCharType="end"/>
            </w:r>
          </w:p>
        </w:tc>
        <w:tc>
          <w:tcPr>
            <w:tcW w:w="851" w:type="dxa"/>
          </w:tcPr>
          <w:p w14:paraId="225B834D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Before-after</w:t>
            </w:r>
          </w:p>
        </w:tc>
        <w:tc>
          <w:tcPr>
            <w:tcW w:w="1276" w:type="dxa"/>
          </w:tcPr>
          <w:p w14:paraId="225B834E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Cardiac surgery ICU </w:t>
            </w:r>
          </w:p>
        </w:tc>
        <w:tc>
          <w:tcPr>
            <w:tcW w:w="1842" w:type="dxa"/>
          </w:tcPr>
          <w:p w14:paraId="225B834F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49</w:t>
            </w:r>
          </w:p>
          <w:p w14:paraId="225B8350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Perioperative Psycho-education</w:t>
            </w:r>
          </w:p>
        </w:tc>
        <w:tc>
          <w:tcPr>
            <w:tcW w:w="1276" w:type="dxa"/>
          </w:tcPr>
          <w:p w14:paraId="225B8351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46</w:t>
            </w:r>
          </w:p>
          <w:p w14:paraId="225B8352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o psycho-education</w:t>
            </w:r>
          </w:p>
        </w:tc>
        <w:tc>
          <w:tcPr>
            <w:tcW w:w="3827" w:type="dxa"/>
          </w:tcPr>
          <w:p w14:paraId="225B8353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elirium: 12% vs. 35%; </w:t>
            </w:r>
            <w:r w:rsidRPr="00F03A18">
              <w:rPr>
                <w:i/>
                <w:sz w:val="20"/>
                <w:szCs w:val="20"/>
              </w:rPr>
              <w:t>p=0.009</w:t>
            </w:r>
            <w:r w:rsidRPr="00F03A18">
              <w:rPr>
                <w:sz w:val="20"/>
                <w:szCs w:val="20"/>
              </w:rPr>
              <w:t xml:space="preserve"> (using review of all patients’ medical records for signs of delirium)</w:t>
            </w:r>
          </w:p>
          <w:p w14:paraId="225B8354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uration of delirium: mean 7days vs. 15days; </w:t>
            </w:r>
            <w:r w:rsidRPr="00F03A18">
              <w:rPr>
                <w:i/>
                <w:sz w:val="20"/>
                <w:szCs w:val="20"/>
              </w:rPr>
              <w:t>p=0.09</w:t>
            </w:r>
          </w:p>
        </w:tc>
        <w:tc>
          <w:tcPr>
            <w:tcW w:w="2835" w:type="dxa"/>
          </w:tcPr>
          <w:p w14:paraId="225B8355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before-after study</w:t>
            </w:r>
          </w:p>
          <w:p w14:paraId="225B8356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elirium before inclusion was not an exclusion criterion </w:t>
            </w:r>
          </w:p>
          <w:p w14:paraId="225B8357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delirium diagnose retrospectively using medical records</w:t>
            </w:r>
          </w:p>
        </w:tc>
        <w:tc>
          <w:tcPr>
            <w:tcW w:w="993" w:type="dxa"/>
          </w:tcPr>
          <w:p w14:paraId="225B8358" w14:textId="77777777" w:rsidR="00783DE7" w:rsidRPr="00F03A18" w:rsidRDefault="00783DE7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High risk</w:t>
            </w:r>
          </w:p>
        </w:tc>
      </w:tr>
    </w:tbl>
    <w:p w14:paraId="225B835A" w14:textId="77777777" w:rsidR="00415B5E" w:rsidRDefault="00415B5E">
      <w:pPr>
        <w:rPr>
          <w:rFonts w:ascii="Times New Roman" w:eastAsia="Times New Roman" w:hAnsi="Times New Roman" w:cs="Times New Roman"/>
          <w:b/>
          <w:color w:val="000000"/>
        </w:rPr>
      </w:pPr>
    </w:p>
    <w:p w14:paraId="225B835B" w14:textId="77777777" w:rsidR="00415B5E" w:rsidRPr="00415B5E" w:rsidRDefault="00415B5E">
      <w:pPr>
        <w:rPr>
          <w:rFonts w:ascii="Times New Roman" w:eastAsia="Times New Roman" w:hAnsi="Times New Roman" w:cs="Times New Roman"/>
          <w:b/>
          <w:color w:val="000000"/>
        </w:rPr>
      </w:pPr>
      <w:r w:rsidRPr="00415B5E">
        <w:rPr>
          <w:rFonts w:ascii="Times New Roman" w:eastAsia="Times New Roman" w:hAnsi="Times New Roman" w:cs="Times New Roman"/>
          <w:b/>
          <w:color w:val="000000"/>
        </w:rPr>
        <w:t>References</w:t>
      </w:r>
    </w:p>
    <w:p w14:paraId="225B835C" w14:textId="77777777" w:rsidR="00415B5E" w:rsidRPr="00415B5E" w:rsidRDefault="00415B5E" w:rsidP="00415B5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15B5E">
        <w:rPr>
          <w:rFonts w:ascii="Times New Roman" w:eastAsia="Times New Roman" w:hAnsi="Times New Roman" w:cs="Times New Roman"/>
          <w:b/>
          <w:color w:val="000000"/>
        </w:rPr>
        <w:fldChar w:fldCharType="begin"/>
      </w:r>
      <w:r w:rsidRPr="00415B5E">
        <w:rPr>
          <w:rFonts w:ascii="Times New Roman" w:eastAsia="Times New Roman" w:hAnsi="Times New Roman" w:cs="Times New Roman"/>
          <w:b/>
          <w:color w:val="000000"/>
        </w:rPr>
        <w:instrText xml:space="preserve"> ADDIN EN.REFLIST </w:instrText>
      </w:r>
      <w:r w:rsidRPr="00415B5E">
        <w:rPr>
          <w:rFonts w:ascii="Times New Roman" w:eastAsia="Times New Roman" w:hAnsi="Times New Roman" w:cs="Times New Roman"/>
          <w:b/>
          <w:color w:val="000000"/>
        </w:rPr>
        <w:fldChar w:fldCharType="separate"/>
      </w:r>
      <w:r w:rsidRPr="00415B5E">
        <w:rPr>
          <w:rFonts w:ascii="Times New Roman" w:hAnsi="Times New Roman" w:cs="Times New Roman"/>
          <w:noProof/>
        </w:rPr>
        <w:t>1.</w:t>
      </w:r>
      <w:r w:rsidRPr="00415B5E">
        <w:rPr>
          <w:rFonts w:ascii="Times New Roman" w:hAnsi="Times New Roman" w:cs="Times New Roman"/>
          <w:noProof/>
        </w:rPr>
        <w:tab/>
        <w:t xml:space="preserve">Taguchi T, Yano M, Kido Y: </w:t>
      </w:r>
      <w:r w:rsidRPr="00415B5E">
        <w:rPr>
          <w:rFonts w:ascii="Times New Roman" w:hAnsi="Times New Roman" w:cs="Times New Roman"/>
          <w:b/>
          <w:noProof/>
        </w:rPr>
        <w:t>Influence of bright light therapy on postoperative patients: a pilot study</w:t>
      </w:r>
      <w:r w:rsidRPr="00415B5E">
        <w:rPr>
          <w:rFonts w:ascii="Times New Roman" w:hAnsi="Times New Roman" w:cs="Times New Roman"/>
          <w:noProof/>
        </w:rPr>
        <w:t xml:space="preserve">. </w:t>
      </w:r>
      <w:r w:rsidRPr="00415B5E">
        <w:rPr>
          <w:rFonts w:ascii="Times New Roman" w:hAnsi="Times New Roman" w:cs="Times New Roman"/>
          <w:i/>
          <w:noProof/>
        </w:rPr>
        <w:t xml:space="preserve">Intensive Crit Care Nurs </w:t>
      </w:r>
      <w:r w:rsidRPr="00415B5E">
        <w:rPr>
          <w:rFonts w:ascii="Times New Roman" w:hAnsi="Times New Roman" w:cs="Times New Roman"/>
          <w:noProof/>
        </w:rPr>
        <w:t xml:space="preserve">2007, </w:t>
      </w:r>
      <w:r w:rsidRPr="00415B5E">
        <w:rPr>
          <w:rFonts w:ascii="Times New Roman" w:hAnsi="Times New Roman" w:cs="Times New Roman"/>
          <w:b/>
          <w:noProof/>
        </w:rPr>
        <w:t>23</w:t>
      </w:r>
      <w:r w:rsidRPr="00415B5E">
        <w:rPr>
          <w:rFonts w:ascii="Times New Roman" w:hAnsi="Times New Roman" w:cs="Times New Roman"/>
          <w:noProof/>
        </w:rPr>
        <w:t>(5):289-297.</w:t>
      </w:r>
    </w:p>
    <w:p w14:paraId="225B835D" w14:textId="77777777" w:rsidR="00415B5E" w:rsidRPr="00415B5E" w:rsidRDefault="00415B5E" w:rsidP="00415B5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15B5E">
        <w:rPr>
          <w:rFonts w:ascii="Times New Roman" w:hAnsi="Times New Roman" w:cs="Times New Roman"/>
          <w:noProof/>
        </w:rPr>
        <w:t>2.</w:t>
      </w:r>
      <w:r w:rsidRPr="00415B5E">
        <w:rPr>
          <w:rFonts w:ascii="Times New Roman" w:hAnsi="Times New Roman" w:cs="Times New Roman"/>
          <w:noProof/>
        </w:rPr>
        <w:tab/>
        <w:t xml:space="preserve">Ono H, Taguchi T, Kido Y, Fujino Y, Doki Y: </w:t>
      </w:r>
      <w:r w:rsidRPr="00415B5E">
        <w:rPr>
          <w:rFonts w:ascii="Times New Roman" w:hAnsi="Times New Roman" w:cs="Times New Roman"/>
          <w:b/>
          <w:noProof/>
        </w:rPr>
        <w:t>The usefulness of bright light therapy for patients after oesophagectomy</w:t>
      </w:r>
      <w:r w:rsidRPr="00415B5E">
        <w:rPr>
          <w:rFonts w:ascii="Times New Roman" w:hAnsi="Times New Roman" w:cs="Times New Roman"/>
          <w:noProof/>
        </w:rPr>
        <w:t xml:space="preserve">. </w:t>
      </w:r>
      <w:r w:rsidRPr="00415B5E">
        <w:rPr>
          <w:rFonts w:ascii="Times New Roman" w:hAnsi="Times New Roman" w:cs="Times New Roman"/>
          <w:i/>
          <w:noProof/>
        </w:rPr>
        <w:t xml:space="preserve">Intensive &amp; critical care nursing : the official journal of the British Association of Critical Care Nurses </w:t>
      </w:r>
      <w:r w:rsidRPr="00415B5E">
        <w:rPr>
          <w:rFonts w:ascii="Times New Roman" w:hAnsi="Times New Roman" w:cs="Times New Roman"/>
          <w:noProof/>
        </w:rPr>
        <w:t xml:space="preserve">2011, </w:t>
      </w:r>
      <w:r w:rsidRPr="00415B5E">
        <w:rPr>
          <w:rFonts w:ascii="Times New Roman" w:hAnsi="Times New Roman" w:cs="Times New Roman"/>
          <w:b/>
          <w:noProof/>
        </w:rPr>
        <w:t>27</w:t>
      </w:r>
      <w:r w:rsidRPr="00415B5E">
        <w:rPr>
          <w:rFonts w:ascii="Times New Roman" w:hAnsi="Times New Roman" w:cs="Times New Roman"/>
          <w:noProof/>
        </w:rPr>
        <w:t>(3):158-166.</w:t>
      </w:r>
    </w:p>
    <w:p w14:paraId="225B835E" w14:textId="77777777" w:rsidR="00415B5E" w:rsidRPr="00415B5E" w:rsidRDefault="00415B5E" w:rsidP="00415B5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15B5E">
        <w:rPr>
          <w:rFonts w:ascii="Times New Roman" w:hAnsi="Times New Roman" w:cs="Times New Roman"/>
          <w:noProof/>
        </w:rPr>
        <w:t>3.</w:t>
      </w:r>
      <w:r w:rsidRPr="00415B5E">
        <w:rPr>
          <w:rFonts w:ascii="Times New Roman" w:hAnsi="Times New Roman" w:cs="Times New Roman"/>
          <w:noProof/>
        </w:rPr>
        <w:tab/>
        <w:t>Simons KS, Laheij RJ, van den Boogaard M, Moviat MA, Paling AJ, Polderman FN, Rozendaal FW, Salet GA, van der Hoeven JG, Pickkers P</w:t>
      </w:r>
      <w:r w:rsidRPr="00415B5E">
        <w:rPr>
          <w:rFonts w:ascii="Times New Roman" w:hAnsi="Times New Roman" w:cs="Times New Roman"/>
          <w:i/>
          <w:noProof/>
        </w:rPr>
        <w:t xml:space="preserve"> et al</w:t>
      </w:r>
      <w:r w:rsidRPr="00415B5E">
        <w:rPr>
          <w:rFonts w:ascii="Times New Roman" w:hAnsi="Times New Roman" w:cs="Times New Roman"/>
          <w:noProof/>
        </w:rPr>
        <w:t xml:space="preserve">: </w:t>
      </w:r>
      <w:r w:rsidRPr="00415B5E">
        <w:rPr>
          <w:rFonts w:ascii="Times New Roman" w:hAnsi="Times New Roman" w:cs="Times New Roman"/>
          <w:b/>
          <w:noProof/>
        </w:rPr>
        <w:t>Dynamic light application therapy to reduce the incidence and duration of delirium in intensive-care patients: a randomised controlled trial</w:t>
      </w:r>
      <w:r w:rsidRPr="00415B5E">
        <w:rPr>
          <w:rFonts w:ascii="Times New Roman" w:hAnsi="Times New Roman" w:cs="Times New Roman"/>
          <w:noProof/>
        </w:rPr>
        <w:t xml:space="preserve">. </w:t>
      </w:r>
      <w:r w:rsidRPr="00415B5E">
        <w:rPr>
          <w:rFonts w:ascii="Times New Roman" w:hAnsi="Times New Roman" w:cs="Times New Roman"/>
          <w:i/>
          <w:noProof/>
        </w:rPr>
        <w:t xml:space="preserve">The lancet Respiratory medicine </w:t>
      </w:r>
      <w:r w:rsidRPr="00415B5E">
        <w:rPr>
          <w:rFonts w:ascii="Times New Roman" w:hAnsi="Times New Roman" w:cs="Times New Roman"/>
          <w:noProof/>
        </w:rPr>
        <w:t xml:space="preserve">2016, </w:t>
      </w:r>
      <w:r w:rsidRPr="00415B5E">
        <w:rPr>
          <w:rFonts w:ascii="Times New Roman" w:hAnsi="Times New Roman" w:cs="Times New Roman"/>
          <w:b/>
          <w:noProof/>
        </w:rPr>
        <w:t>4</w:t>
      </w:r>
      <w:r w:rsidRPr="00415B5E">
        <w:rPr>
          <w:rFonts w:ascii="Times New Roman" w:hAnsi="Times New Roman" w:cs="Times New Roman"/>
          <w:noProof/>
        </w:rPr>
        <w:t>(3):194-202.</w:t>
      </w:r>
    </w:p>
    <w:p w14:paraId="225B835F" w14:textId="77777777" w:rsidR="00415B5E" w:rsidRPr="00415B5E" w:rsidRDefault="00415B5E" w:rsidP="00415B5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15B5E">
        <w:rPr>
          <w:rFonts w:ascii="Times New Roman" w:hAnsi="Times New Roman" w:cs="Times New Roman"/>
          <w:noProof/>
        </w:rPr>
        <w:t>4.</w:t>
      </w:r>
      <w:r w:rsidRPr="00415B5E">
        <w:rPr>
          <w:rFonts w:ascii="Times New Roman" w:hAnsi="Times New Roman" w:cs="Times New Roman"/>
          <w:noProof/>
        </w:rPr>
        <w:tab/>
        <w:t xml:space="preserve">Black P, Boore JR, Parahoo K: </w:t>
      </w:r>
      <w:r w:rsidRPr="00415B5E">
        <w:rPr>
          <w:rFonts w:ascii="Times New Roman" w:hAnsi="Times New Roman" w:cs="Times New Roman"/>
          <w:b/>
          <w:noProof/>
        </w:rPr>
        <w:t>The effect of nurse-facilitated family participation in the psychological care of the critically ill patient</w:t>
      </w:r>
      <w:r w:rsidRPr="00415B5E">
        <w:rPr>
          <w:rFonts w:ascii="Times New Roman" w:hAnsi="Times New Roman" w:cs="Times New Roman"/>
          <w:noProof/>
        </w:rPr>
        <w:t xml:space="preserve">. </w:t>
      </w:r>
      <w:r w:rsidRPr="00415B5E">
        <w:rPr>
          <w:rFonts w:ascii="Times New Roman" w:hAnsi="Times New Roman" w:cs="Times New Roman"/>
          <w:i/>
          <w:noProof/>
        </w:rPr>
        <w:t xml:space="preserve">Journal of advanced nursing </w:t>
      </w:r>
      <w:r w:rsidRPr="00415B5E">
        <w:rPr>
          <w:rFonts w:ascii="Times New Roman" w:hAnsi="Times New Roman" w:cs="Times New Roman"/>
          <w:noProof/>
        </w:rPr>
        <w:t xml:space="preserve">2011, </w:t>
      </w:r>
      <w:r w:rsidRPr="00415B5E">
        <w:rPr>
          <w:rFonts w:ascii="Times New Roman" w:hAnsi="Times New Roman" w:cs="Times New Roman"/>
          <w:b/>
          <w:noProof/>
        </w:rPr>
        <w:t>67</w:t>
      </w:r>
      <w:r w:rsidRPr="00415B5E">
        <w:rPr>
          <w:rFonts w:ascii="Times New Roman" w:hAnsi="Times New Roman" w:cs="Times New Roman"/>
          <w:noProof/>
        </w:rPr>
        <w:t>(5):1091-1101.</w:t>
      </w:r>
    </w:p>
    <w:p w14:paraId="225B8360" w14:textId="77777777" w:rsidR="00415B5E" w:rsidRPr="00415B5E" w:rsidRDefault="00415B5E" w:rsidP="00415B5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15B5E">
        <w:rPr>
          <w:rFonts w:ascii="Times New Roman" w:hAnsi="Times New Roman" w:cs="Times New Roman"/>
          <w:noProof/>
        </w:rPr>
        <w:t>5.</w:t>
      </w:r>
      <w:r w:rsidRPr="00415B5E">
        <w:rPr>
          <w:rFonts w:ascii="Times New Roman" w:hAnsi="Times New Roman" w:cs="Times New Roman"/>
          <w:noProof/>
        </w:rPr>
        <w:tab/>
        <w:t xml:space="preserve">Lee J, Jung J, Noh JS, Yoo S, Hong YS: </w:t>
      </w:r>
      <w:r w:rsidRPr="00415B5E">
        <w:rPr>
          <w:rFonts w:ascii="Times New Roman" w:hAnsi="Times New Roman" w:cs="Times New Roman"/>
          <w:b/>
          <w:noProof/>
        </w:rPr>
        <w:t>Perioperative psycho-educational intervention can reduce postoperative delirium in patients after cardiac surgery: a pilot study</w:t>
      </w:r>
      <w:r w:rsidRPr="00415B5E">
        <w:rPr>
          <w:rFonts w:ascii="Times New Roman" w:hAnsi="Times New Roman" w:cs="Times New Roman"/>
          <w:noProof/>
        </w:rPr>
        <w:t xml:space="preserve">. </w:t>
      </w:r>
      <w:r w:rsidRPr="00415B5E">
        <w:rPr>
          <w:rFonts w:ascii="Times New Roman" w:hAnsi="Times New Roman" w:cs="Times New Roman"/>
          <w:i/>
          <w:noProof/>
        </w:rPr>
        <w:t xml:space="preserve">International journal of psychiatry in medicine </w:t>
      </w:r>
      <w:r w:rsidRPr="00415B5E">
        <w:rPr>
          <w:rFonts w:ascii="Times New Roman" w:hAnsi="Times New Roman" w:cs="Times New Roman"/>
          <w:noProof/>
        </w:rPr>
        <w:t xml:space="preserve">2013, </w:t>
      </w:r>
      <w:r w:rsidRPr="00415B5E">
        <w:rPr>
          <w:rFonts w:ascii="Times New Roman" w:hAnsi="Times New Roman" w:cs="Times New Roman"/>
          <w:b/>
          <w:noProof/>
        </w:rPr>
        <w:t>45</w:t>
      </w:r>
      <w:r w:rsidRPr="00415B5E">
        <w:rPr>
          <w:rFonts w:ascii="Times New Roman" w:hAnsi="Times New Roman" w:cs="Times New Roman"/>
          <w:noProof/>
        </w:rPr>
        <w:t>(2):143-158.</w:t>
      </w:r>
    </w:p>
    <w:p w14:paraId="225B8361" w14:textId="77777777" w:rsidR="000374FC" w:rsidRDefault="00415B5E">
      <w:pPr>
        <w:rPr>
          <w:rFonts w:ascii="Times New Roman" w:eastAsia="Times New Roman" w:hAnsi="Times New Roman" w:cs="Times New Roman"/>
          <w:b/>
          <w:color w:val="000000"/>
        </w:rPr>
      </w:pPr>
      <w:r w:rsidRPr="00415B5E">
        <w:rPr>
          <w:rFonts w:ascii="Times New Roman" w:eastAsia="Times New Roman" w:hAnsi="Times New Roman" w:cs="Times New Roman"/>
          <w:b/>
          <w:color w:val="000000"/>
        </w:rPr>
        <w:fldChar w:fldCharType="end"/>
      </w:r>
    </w:p>
    <w:sectPr w:rsidR="000374FC" w:rsidSect="00A37B8F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1838&lt;/item&gt;&lt;/record-ids&gt;&lt;/item&gt;&lt;/Libraries&gt;"/>
  </w:docVars>
  <w:rsids>
    <w:rsidRoot w:val="00206842"/>
    <w:rsid w:val="000374FC"/>
    <w:rsid w:val="000645F4"/>
    <w:rsid w:val="00095A01"/>
    <w:rsid w:val="000A2643"/>
    <w:rsid w:val="000A3490"/>
    <w:rsid w:val="000B6BDF"/>
    <w:rsid w:val="000C1FCC"/>
    <w:rsid w:val="000D3F50"/>
    <w:rsid w:val="000F30F9"/>
    <w:rsid w:val="00120307"/>
    <w:rsid w:val="0015199B"/>
    <w:rsid w:val="0016278C"/>
    <w:rsid w:val="0017102D"/>
    <w:rsid w:val="00180F3F"/>
    <w:rsid w:val="001E676C"/>
    <w:rsid w:val="0020495C"/>
    <w:rsid w:val="00206092"/>
    <w:rsid w:val="00206842"/>
    <w:rsid w:val="0025391E"/>
    <w:rsid w:val="0025734A"/>
    <w:rsid w:val="00272D4B"/>
    <w:rsid w:val="002937BF"/>
    <w:rsid w:val="002B6F56"/>
    <w:rsid w:val="002E1184"/>
    <w:rsid w:val="00337F45"/>
    <w:rsid w:val="00345DDE"/>
    <w:rsid w:val="003801D7"/>
    <w:rsid w:val="00397F9B"/>
    <w:rsid w:val="003B3AF7"/>
    <w:rsid w:val="003E74AC"/>
    <w:rsid w:val="00400A03"/>
    <w:rsid w:val="00415B5E"/>
    <w:rsid w:val="004716D5"/>
    <w:rsid w:val="004B575E"/>
    <w:rsid w:val="004D7A60"/>
    <w:rsid w:val="00504D2A"/>
    <w:rsid w:val="005242B8"/>
    <w:rsid w:val="00524FC2"/>
    <w:rsid w:val="00525205"/>
    <w:rsid w:val="00530887"/>
    <w:rsid w:val="00532308"/>
    <w:rsid w:val="00540A97"/>
    <w:rsid w:val="005B2D98"/>
    <w:rsid w:val="005B4558"/>
    <w:rsid w:val="005C778A"/>
    <w:rsid w:val="005D06F0"/>
    <w:rsid w:val="00610867"/>
    <w:rsid w:val="0066095A"/>
    <w:rsid w:val="0066231F"/>
    <w:rsid w:val="006A244B"/>
    <w:rsid w:val="006F155E"/>
    <w:rsid w:val="006F75FD"/>
    <w:rsid w:val="007015DD"/>
    <w:rsid w:val="00710EF0"/>
    <w:rsid w:val="007131D2"/>
    <w:rsid w:val="0072011C"/>
    <w:rsid w:val="00730CB2"/>
    <w:rsid w:val="007527CC"/>
    <w:rsid w:val="0078025A"/>
    <w:rsid w:val="00783DE7"/>
    <w:rsid w:val="00787CEE"/>
    <w:rsid w:val="00797F7B"/>
    <w:rsid w:val="007C405F"/>
    <w:rsid w:val="007E39FD"/>
    <w:rsid w:val="007E483B"/>
    <w:rsid w:val="00805FAD"/>
    <w:rsid w:val="00844096"/>
    <w:rsid w:val="00854652"/>
    <w:rsid w:val="0085598A"/>
    <w:rsid w:val="00874F39"/>
    <w:rsid w:val="008A05CC"/>
    <w:rsid w:val="00902336"/>
    <w:rsid w:val="0092104D"/>
    <w:rsid w:val="009A6F0A"/>
    <w:rsid w:val="009C32E2"/>
    <w:rsid w:val="009C6800"/>
    <w:rsid w:val="009E2CFB"/>
    <w:rsid w:val="00A261D8"/>
    <w:rsid w:val="00A31115"/>
    <w:rsid w:val="00A37B8F"/>
    <w:rsid w:val="00A83F38"/>
    <w:rsid w:val="00AA7DFA"/>
    <w:rsid w:val="00AD33E0"/>
    <w:rsid w:val="00B07ED5"/>
    <w:rsid w:val="00B13B9F"/>
    <w:rsid w:val="00B6102A"/>
    <w:rsid w:val="00B7045B"/>
    <w:rsid w:val="00B87A06"/>
    <w:rsid w:val="00BB2891"/>
    <w:rsid w:val="00BE033E"/>
    <w:rsid w:val="00BF3BFD"/>
    <w:rsid w:val="00BF5395"/>
    <w:rsid w:val="00BF56E0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CE7919"/>
    <w:rsid w:val="00D03F90"/>
    <w:rsid w:val="00D300D1"/>
    <w:rsid w:val="00D7055A"/>
    <w:rsid w:val="00D73235"/>
    <w:rsid w:val="00D839D3"/>
    <w:rsid w:val="00DA2EB2"/>
    <w:rsid w:val="00DE7A0F"/>
    <w:rsid w:val="00E705C8"/>
    <w:rsid w:val="00E75477"/>
    <w:rsid w:val="00E91401"/>
    <w:rsid w:val="00E920F6"/>
    <w:rsid w:val="00EF7D73"/>
    <w:rsid w:val="00F1257D"/>
    <w:rsid w:val="00F2570B"/>
    <w:rsid w:val="00F36B28"/>
    <w:rsid w:val="00F42EB6"/>
    <w:rsid w:val="00F44908"/>
    <w:rsid w:val="00F452EF"/>
    <w:rsid w:val="00F935D3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5B82F9"/>
  <w15:docId w15:val="{DEB13553-EF36-453A-8920-6F15E02AC3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5B4558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415B5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15B5E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9763B48-08B3-4B05-A161-E0C4354608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083</Words>
  <Characters>6230</Characters>
  <Application>Microsoft Office Word</Application>
  <DocSecurity>0</DocSecurity>
  <Lines>188</Lines>
  <Paragraphs>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72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4</cp:revision>
  <dcterms:created xsi:type="dcterms:W3CDTF">2017-10-24T18:13:00Z</dcterms:created>
  <dcterms:modified xsi:type="dcterms:W3CDTF">2018-06-07T1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791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